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45D5260" w14:textId="0012F6EB" w:rsidR="007746F8" w:rsidRDefault="007746F8" w:rsidP="007746F8">
      <w:pPr>
        <w:rPr>
          <w:lang w:val="es-ES"/>
        </w:rPr>
      </w:pPr>
      <w:r>
        <w:rPr>
          <w:lang w:val="es-ES"/>
        </w:rPr>
        <w:t>TITULO</w:t>
      </w:r>
      <w:r w:rsidR="00C45F2D">
        <w:rPr>
          <w:lang w:val="es-ES"/>
        </w:rPr>
        <w:t xml:space="preserve">: Uso de SMS para </w:t>
      </w:r>
    </w:p>
    <w:p w14:paraId="2B2DFE40" w14:textId="77777777" w:rsidR="007746F8" w:rsidRDefault="007746F8" w:rsidP="007746F8">
      <w:pPr>
        <w:rPr>
          <w:lang w:val="es-ES"/>
        </w:rPr>
      </w:pPr>
    </w:p>
    <w:p w14:paraId="1E7F9AC5" w14:textId="77777777" w:rsidR="00A5076D" w:rsidRPr="007746F8" w:rsidRDefault="00202F6A" w:rsidP="007746F8">
      <w:pPr>
        <w:pStyle w:val="Prrafodelista"/>
        <w:numPr>
          <w:ilvl w:val="0"/>
          <w:numId w:val="1"/>
        </w:numPr>
        <w:rPr>
          <w:lang w:val="es-ES"/>
        </w:rPr>
      </w:pPr>
      <w:r w:rsidRPr="007746F8">
        <w:rPr>
          <w:lang w:val="es-ES"/>
        </w:rPr>
        <w:t>Resumen Ejecutivo</w:t>
      </w:r>
    </w:p>
    <w:p w14:paraId="20612FEA" w14:textId="77777777" w:rsidR="00202F6A" w:rsidRDefault="00202F6A">
      <w:pPr>
        <w:rPr>
          <w:lang w:val="es-ES"/>
        </w:rPr>
      </w:pPr>
    </w:p>
    <w:p w14:paraId="4B77EE43" w14:textId="77777777" w:rsidR="007746F8" w:rsidRDefault="007746F8" w:rsidP="007746F8">
      <w:pPr>
        <w:pStyle w:val="Prrafodelista"/>
        <w:numPr>
          <w:ilvl w:val="0"/>
          <w:numId w:val="1"/>
        </w:numPr>
        <w:rPr>
          <w:lang w:val="es-ES"/>
        </w:rPr>
      </w:pPr>
      <w:r w:rsidRPr="007746F8">
        <w:rPr>
          <w:lang w:val="es-ES"/>
        </w:rPr>
        <w:t>Introducción</w:t>
      </w:r>
    </w:p>
    <w:p w14:paraId="52FC5A67" w14:textId="77777777" w:rsidR="007746F8" w:rsidRPr="007746F8" w:rsidRDefault="007746F8" w:rsidP="007746F8">
      <w:pPr>
        <w:rPr>
          <w:lang w:val="es-ES"/>
        </w:rPr>
      </w:pPr>
    </w:p>
    <w:p w14:paraId="362507FF" w14:textId="2672A502" w:rsidR="000E42FA" w:rsidRDefault="000E42FA" w:rsidP="007746F8">
      <w:pPr>
        <w:pStyle w:val="Prrafodelista"/>
        <w:numPr>
          <w:ilvl w:val="1"/>
          <w:numId w:val="1"/>
        </w:numPr>
        <w:rPr>
          <w:lang w:val="es-ES"/>
        </w:rPr>
      </w:pPr>
      <w:r>
        <w:rPr>
          <w:lang w:val="es-ES"/>
        </w:rPr>
        <w:t>Donación de sangre y su importancia</w:t>
      </w:r>
      <w:r w:rsidR="00A61574">
        <w:rPr>
          <w:lang w:val="es-ES"/>
        </w:rPr>
        <w:t>.</w:t>
      </w:r>
      <w:bookmarkStart w:id="0" w:name="_GoBack"/>
      <w:bookmarkEnd w:id="0"/>
      <w:r w:rsidR="00E15826">
        <w:rPr>
          <w:lang w:val="es-ES"/>
        </w:rPr>
        <w:t xml:space="preserve"> </w:t>
      </w:r>
      <w:r w:rsidR="00862BAD">
        <w:rPr>
          <w:lang w:val="es-ES"/>
        </w:rPr>
        <w:fldChar w:fldCharType="begin" w:fldLock="1"/>
      </w:r>
      <w:r w:rsidR="00862BAD">
        <w:rPr>
          <w:lang w:val="es-ES"/>
        </w:rPr>
        <w:instrText>ADDIN CSL_CITATION { "citationItems" : [ { "id" : "ITEM-1", "itemData" : { "URL" : "http://www.mayoclinic.org/tests-procedures/blood-donation/basics/definition/prc-20020069", "accessed" : { "date-parts" : [ [ "2017", "1", "15" ] ] }, "id" : "ITEM-1", "issued" : { "date-parts" : [ [ "0" ] ] }, "title" : "Blood donation - Mayo Clinic", "type" : "webpage" }, "uris" : [ "http://www.mendeley.com/documents/?uuid=28a0f0e4-f3db-3891-80c3-93c620945159" ] } ], "mendeley" : { "formattedCitation" : "(1)", "plainTextFormattedCitation" : "(1)", "previouslyFormattedCitation" : "(1)" }, "properties" : { "noteIndex" : 0 }, "schema" : "https://github.com/citation-style-language/schema/raw/master/csl-citation.json" }</w:instrText>
      </w:r>
      <w:r w:rsidR="00862BAD">
        <w:rPr>
          <w:lang w:val="es-ES"/>
        </w:rPr>
        <w:fldChar w:fldCharType="separate"/>
      </w:r>
      <w:r w:rsidR="00862BAD" w:rsidRPr="00862BAD">
        <w:rPr>
          <w:noProof/>
          <w:lang w:val="es-ES"/>
        </w:rPr>
        <w:t>(1)</w:t>
      </w:r>
      <w:r w:rsidR="00862BAD">
        <w:rPr>
          <w:lang w:val="es-ES"/>
        </w:rPr>
        <w:fldChar w:fldCharType="end"/>
      </w:r>
    </w:p>
    <w:p w14:paraId="46C08C4C" w14:textId="77777777" w:rsidR="0061151A" w:rsidRDefault="0061151A" w:rsidP="0061151A">
      <w:pPr>
        <w:rPr>
          <w:lang w:val="es-ES"/>
        </w:rPr>
      </w:pPr>
    </w:p>
    <w:p w14:paraId="7B9520B5" w14:textId="5F78A1D5" w:rsidR="0061151A" w:rsidRDefault="0061151A" w:rsidP="0061151A">
      <w:pPr>
        <w:rPr>
          <w:lang w:val="es-ES"/>
        </w:rPr>
      </w:pPr>
      <w:r>
        <w:rPr>
          <w:lang w:val="es-ES"/>
        </w:rPr>
        <w:t>La donación de sangre es u</w:t>
      </w:r>
      <w:r w:rsidR="004C25AD">
        <w:rPr>
          <w:lang w:val="es-ES"/>
        </w:rPr>
        <w:t>n proceso voluntario en donde una persona</w:t>
      </w:r>
      <w:r>
        <w:rPr>
          <w:lang w:val="es-ES"/>
        </w:rPr>
        <w:t xml:space="preserve"> accede a </w:t>
      </w:r>
      <w:r w:rsidR="004C25AD">
        <w:rPr>
          <w:lang w:val="es-ES"/>
        </w:rPr>
        <w:t>que se le saque sangre para que pueda ser utilizado en otra persona que necesite una transfusión de sangre.</w:t>
      </w:r>
      <w:r w:rsidR="007E4C03">
        <w:rPr>
          <w:lang w:val="es-ES"/>
        </w:rPr>
        <w:t xml:space="preserve"> </w:t>
      </w:r>
      <w:r w:rsidR="00DA2F9A">
        <w:rPr>
          <w:lang w:val="es-ES"/>
        </w:rPr>
        <w:t>Existen diversos tipos de donación de sangre:</w:t>
      </w:r>
    </w:p>
    <w:p w14:paraId="67AC7E5D" w14:textId="77777777" w:rsidR="00DA2F9A" w:rsidRDefault="00DA2F9A" w:rsidP="0061151A">
      <w:pPr>
        <w:rPr>
          <w:lang w:val="es-ES"/>
        </w:rPr>
      </w:pPr>
    </w:p>
    <w:p w14:paraId="31E53F5F" w14:textId="4D7704AF" w:rsidR="00DA2F9A" w:rsidRDefault="00DA2F9A" w:rsidP="00DA2F9A">
      <w:pPr>
        <w:pStyle w:val="Prrafodelista"/>
        <w:numPr>
          <w:ilvl w:val="0"/>
          <w:numId w:val="2"/>
        </w:numPr>
        <w:rPr>
          <w:lang w:val="es-ES"/>
        </w:rPr>
      </w:pPr>
      <w:r>
        <w:rPr>
          <w:lang w:val="es-ES"/>
        </w:rPr>
        <w:t>Sangre</w:t>
      </w:r>
      <w:r w:rsidR="00BD40F2">
        <w:rPr>
          <w:lang w:val="es-ES"/>
        </w:rPr>
        <w:t xml:space="preserve"> Completa</w:t>
      </w:r>
      <w:r>
        <w:rPr>
          <w:lang w:val="es-ES"/>
        </w:rPr>
        <w:t xml:space="preserve">: El tipo más común de donación. </w:t>
      </w:r>
      <w:r w:rsidR="00990BDB">
        <w:rPr>
          <w:lang w:val="es-ES"/>
        </w:rPr>
        <w:t>Luego la sangre se separa en sus componentes (</w:t>
      </w:r>
      <w:proofErr w:type="spellStart"/>
      <w:r w:rsidR="00990BDB">
        <w:rPr>
          <w:lang w:val="es-ES"/>
        </w:rPr>
        <w:t>globulos</w:t>
      </w:r>
      <w:proofErr w:type="spellEnd"/>
      <w:r w:rsidR="00990BDB">
        <w:rPr>
          <w:lang w:val="es-ES"/>
        </w:rPr>
        <w:t xml:space="preserve"> rojos, plasma, plaquetas).</w:t>
      </w:r>
    </w:p>
    <w:p w14:paraId="1B9A240F" w14:textId="0B3A0FA6" w:rsidR="00990BDB" w:rsidRDefault="00990BDB" w:rsidP="00DA2F9A">
      <w:pPr>
        <w:pStyle w:val="Prrafodelista"/>
        <w:numPr>
          <w:ilvl w:val="0"/>
          <w:numId w:val="2"/>
        </w:numPr>
        <w:rPr>
          <w:lang w:val="es-ES"/>
        </w:rPr>
      </w:pPr>
      <w:r>
        <w:rPr>
          <w:lang w:val="es-ES"/>
        </w:rPr>
        <w:t>Plaquetas: Utiliza un proceso de donación llamado aféresis. Durante este proceso, el donante es conectado a una maquina para colectar las plaquetas y un poco de plasma, para luego regresar el resto de la sangre al donante.</w:t>
      </w:r>
    </w:p>
    <w:p w14:paraId="69FB7BF2" w14:textId="04B78810" w:rsidR="00990BDB" w:rsidRDefault="00990BDB" w:rsidP="00DA2F9A">
      <w:pPr>
        <w:pStyle w:val="Prrafodelista"/>
        <w:numPr>
          <w:ilvl w:val="0"/>
          <w:numId w:val="2"/>
        </w:numPr>
        <w:rPr>
          <w:lang w:val="es-ES"/>
        </w:rPr>
      </w:pPr>
      <w:r>
        <w:rPr>
          <w:lang w:val="es-ES"/>
        </w:rPr>
        <w:t>Plasma: Se puede recolectar al mismo tiempo que la recolección de plaquetas, o se puede colectar sin necesidad de colectar plasma por el proceso de aféresis.</w:t>
      </w:r>
    </w:p>
    <w:p w14:paraId="5DEDBEA4" w14:textId="75A66643" w:rsidR="00990BDB" w:rsidRPr="00DA2F9A" w:rsidRDefault="00E15826" w:rsidP="00DA2F9A">
      <w:pPr>
        <w:pStyle w:val="Prrafodelista"/>
        <w:numPr>
          <w:ilvl w:val="0"/>
          <w:numId w:val="2"/>
        </w:numPr>
        <w:rPr>
          <w:lang w:val="es-ES"/>
        </w:rPr>
      </w:pPr>
      <w:proofErr w:type="spellStart"/>
      <w:r>
        <w:rPr>
          <w:lang w:val="es-ES"/>
        </w:rPr>
        <w:t>Globulos</w:t>
      </w:r>
      <w:proofErr w:type="spellEnd"/>
      <w:r>
        <w:rPr>
          <w:lang w:val="es-ES"/>
        </w:rPr>
        <w:t xml:space="preserve"> rojos: Solo se colectan los </w:t>
      </w:r>
      <w:proofErr w:type="spellStart"/>
      <w:r>
        <w:rPr>
          <w:lang w:val="es-ES"/>
        </w:rPr>
        <w:t>globulos</w:t>
      </w:r>
      <w:proofErr w:type="spellEnd"/>
      <w:r>
        <w:rPr>
          <w:lang w:val="es-ES"/>
        </w:rPr>
        <w:t xml:space="preserve"> rojos por medio de aféresis.</w:t>
      </w:r>
    </w:p>
    <w:p w14:paraId="2314B338" w14:textId="77777777" w:rsidR="0061151A" w:rsidRPr="0061151A" w:rsidRDefault="0061151A" w:rsidP="0061151A">
      <w:pPr>
        <w:rPr>
          <w:lang w:val="es-ES"/>
        </w:rPr>
      </w:pPr>
    </w:p>
    <w:p w14:paraId="3DF215AF" w14:textId="3FD76EC0" w:rsidR="0061151A" w:rsidRDefault="0061151A" w:rsidP="007746F8">
      <w:pPr>
        <w:pStyle w:val="Prrafodelista"/>
        <w:numPr>
          <w:ilvl w:val="1"/>
          <w:numId w:val="1"/>
        </w:numPr>
        <w:rPr>
          <w:lang w:val="es-ES"/>
        </w:rPr>
      </w:pPr>
      <w:r>
        <w:rPr>
          <w:lang w:val="es-ES"/>
        </w:rPr>
        <w:t>Motivación para donar sangre</w:t>
      </w:r>
    </w:p>
    <w:p w14:paraId="52DB1F0B" w14:textId="798F4339" w:rsidR="007E4C03" w:rsidRDefault="007E4C03" w:rsidP="007E4C03">
      <w:pPr>
        <w:pStyle w:val="Prrafodelista"/>
        <w:numPr>
          <w:ilvl w:val="1"/>
          <w:numId w:val="1"/>
        </w:numPr>
        <w:rPr>
          <w:lang w:val="es-ES"/>
        </w:rPr>
      </w:pPr>
      <w:r>
        <w:rPr>
          <w:lang w:val="es-ES"/>
        </w:rPr>
        <w:t xml:space="preserve">Uso de </w:t>
      </w:r>
      <w:proofErr w:type="spellStart"/>
      <w:r>
        <w:rPr>
          <w:lang w:val="es-ES"/>
        </w:rPr>
        <w:t>TICs</w:t>
      </w:r>
      <w:proofErr w:type="spellEnd"/>
      <w:r>
        <w:rPr>
          <w:lang w:val="es-ES"/>
        </w:rPr>
        <w:t xml:space="preserve"> para motivación en donación de sangre</w:t>
      </w:r>
    </w:p>
    <w:p w14:paraId="215DDF1C" w14:textId="77777777" w:rsidR="000E42FA" w:rsidRDefault="000E42FA" w:rsidP="007746F8">
      <w:pPr>
        <w:pStyle w:val="Prrafodelista"/>
        <w:numPr>
          <w:ilvl w:val="1"/>
          <w:numId w:val="1"/>
        </w:numPr>
        <w:rPr>
          <w:lang w:val="es-ES"/>
        </w:rPr>
      </w:pPr>
      <w:r>
        <w:rPr>
          <w:lang w:val="es-ES"/>
        </w:rPr>
        <w:t>Donación de Sangre en el Perú</w:t>
      </w:r>
    </w:p>
    <w:p w14:paraId="2944F65C" w14:textId="77777777" w:rsidR="000E42FA" w:rsidRDefault="000E42FA" w:rsidP="007746F8">
      <w:pPr>
        <w:pStyle w:val="Prrafodelista"/>
        <w:numPr>
          <w:ilvl w:val="1"/>
          <w:numId w:val="1"/>
        </w:numPr>
        <w:rPr>
          <w:lang w:val="es-ES"/>
        </w:rPr>
      </w:pPr>
      <w:r>
        <w:rPr>
          <w:lang w:val="es-ES"/>
        </w:rPr>
        <w:t>Limitantes en la donación de sangre en el Perú</w:t>
      </w:r>
    </w:p>
    <w:p w14:paraId="55AC024F" w14:textId="77777777" w:rsidR="000E42FA" w:rsidRPr="007746F8" w:rsidRDefault="000E42FA" w:rsidP="007746F8">
      <w:pPr>
        <w:pStyle w:val="Prrafodelista"/>
        <w:numPr>
          <w:ilvl w:val="1"/>
          <w:numId w:val="1"/>
        </w:numPr>
        <w:rPr>
          <w:lang w:val="es-ES"/>
        </w:rPr>
      </w:pPr>
      <w:r>
        <w:rPr>
          <w:lang w:val="es-ES"/>
        </w:rPr>
        <w:t>Donación de Sangre en HNCH</w:t>
      </w:r>
    </w:p>
    <w:p w14:paraId="42E17734" w14:textId="77777777" w:rsidR="007746F8" w:rsidRDefault="007746F8">
      <w:pPr>
        <w:rPr>
          <w:lang w:val="es-ES"/>
        </w:rPr>
      </w:pPr>
    </w:p>
    <w:p w14:paraId="5EA6CBF2" w14:textId="77777777" w:rsidR="007746F8" w:rsidRDefault="007746F8" w:rsidP="007746F8">
      <w:pPr>
        <w:pStyle w:val="Prrafodelista"/>
        <w:numPr>
          <w:ilvl w:val="0"/>
          <w:numId w:val="1"/>
        </w:numPr>
        <w:rPr>
          <w:lang w:val="es-ES"/>
        </w:rPr>
      </w:pPr>
      <w:r w:rsidRPr="007746F8">
        <w:rPr>
          <w:lang w:val="es-ES"/>
        </w:rPr>
        <w:t>Objetivos</w:t>
      </w:r>
    </w:p>
    <w:p w14:paraId="3FEAFCBF" w14:textId="77777777" w:rsidR="007746F8" w:rsidRPr="007746F8" w:rsidRDefault="007746F8" w:rsidP="007746F8">
      <w:pPr>
        <w:rPr>
          <w:lang w:val="es-ES"/>
        </w:rPr>
      </w:pPr>
    </w:p>
    <w:p w14:paraId="34EF1290" w14:textId="77777777" w:rsidR="007746F8" w:rsidRDefault="007746F8" w:rsidP="007746F8">
      <w:pPr>
        <w:pStyle w:val="Prrafodelista"/>
        <w:numPr>
          <w:ilvl w:val="1"/>
          <w:numId w:val="1"/>
        </w:numPr>
        <w:rPr>
          <w:lang w:val="es-ES"/>
        </w:rPr>
      </w:pPr>
      <w:r>
        <w:rPr>
          <w:lang w:val="es-ES"/>
        </w:rPr>
        <w:t>Objetivo General</w:t>
      </w:r>
    </w:p>
    <w:p w14:paraId="03E49886" w14:textId="77777777" w:rsidR="00755491" w:rsidRDefault="00755491" w:rsidP="00755491">
      <w:pPr>
        <w:rPr>
          <w:lang w:val="es-ES"/>
        </w:rPr>
      </w:pPr>
    </w:p>
    <w:p w14:paraId="08944DEE" w14:textId="1B939789" w:rsidR="00C45F2D" w:rsidRDefault="00C45F2D" w:rsidP="00755491">
      <w:pPr>
        <w:rPr>
          <w:lang w:val="es-ES"/>
        </w:rPr>
      </w:pPr>
      <w:r>
        <w:rPr>
          <w:lang w:val="es-ES"/>
        </w:rPr>
        <w:t xml:space="preserve">Determinar la factibilidad y satisfacción de donantes de sangre a la comunicación mediante mensajes de texto (SMS) </w:t>
      </w:r>
      <w:r w:rsidR="00F46425">
        <w:rPr>
          <w:lang w:val="es-ES"/>
        </w:rPr>
        <w:t>de parte del Banco de Sangre del HNCH.</w:t>
      </w:r>
    </w:p>
    <w:p w14:paraId="31417E69" w14:textId="77777777" w:rsidR="00C45F2D" w:rsidRDefault="00C45F2D" w:rsidP="00755491">
      <w:pPr>
        <w:rPr>
          <w:lang w:val="es-ES"/>
        </w:rPr>
      </w:pPr>
    </w:p>
    <w:p w14:paraId="52A7FCB9" w14:textId="77777777" w:rsidR="007746F8" w:rsidRDefault="007746F8" w:rsidP="007746F8">
      <w:pPr>
        <w:pStyle w:val="Prrafodelista"/>
        <w:numPr>
          <w:ilvl w:val="1"/>
          <w:numId w:val="1"/>
        </w:numPr>
        <w:rPr>
          <w:lang w:val="es-ES"/>
        </w:rPr>
      </w:pPr>
      <w:r>
        <w:rPr>
          <w:lang w:val="es-ES"/>
        </w:rPr>
        <w:t xml:space="preserve">Objetivos </w:t>
      </w:r>
      <w:r w:rsidR="00EB190A">
        <w:rPr>
          <w:lang w:val="es-ES"/>
        </w:rPr>
        <w:t>Específicos</w:t>
      </w:r>
    </w:p>
    <w:p w14:paraId="30CCBEC4" w14:textId="77777777" w:rsidR="00C45F2D" w:rsidRDefault="00C45F2D" w:rsidP="00C45F2D">
      <w:pPr>
        <w:rPr>
          <w:lang w:val="es-ES"/>
        </w:rPr>
      </w:pPr>
    </w:p>
    <w:p w14:paraId="08292310" w14:textId="3447A3E1" w:rsidR="00F46425" w:rsidRDefault="00F46425" w:rsidP="00C45F2D">
      <w:pPr>
        <w:rPr>
          <w:lang w:val="es-ES"/>
        </w:rPr>
      </w:pPr>
      <w:r>
        <w:rPr>
          <w:lang w:val="es-ES"/>
        </w:rPr>
        <w:t>Desarrollar prototipos de mensajes de texto (SMS) que serán enviados a los donantes de sangre.</w:t>
      </w:r>
    </w:p>
    <w:p w14:paraId="7EFB4508" w14:textId="77777777" w:rsidR="00C45F2D" w:rsidRPr="00C45F2D" w:rsidRDefault="00C45F2D" w:rsidP="00C45F2D">
      <w:pPr>
        <w:rPr>
          <w:lang w:val="es-ES"/>
        </w:rPr>
      </w:pPr>
    </w:p>
    <w:p w14:paraId="119719F4" w14:textId="77777777" w:rsidR="007746F8" w:rsidRDefault="007746F8" w:rsidP="007746F8">
      <w:pPr>
        <w:pStyle w:val="Prrafodelista"/>
        <w:ind w:left="1440"/>
        <w:rPr>
          <w:lang w:val="es-ES"/>
        </w:rPr>
      </w:pPr>
    </w:p>
    <w:p w14:paraId="6CCB69D3" w14:textId="77777777" w:rsidR="007746F8" w:rsidRDefault="007746F8" w:rsidP="007746F8">
      <w:pPr>
        <w:pStyle w:val="Prrafodelista"/>
        <w:numPr>
          <w:ilvl w:val="0"/>
          <w:numId w:val="1"/>
        </w:numPr>
        <w:rPr>
          <w:lang w:val="es-ES"/>
        </w:rPr>
      </w:pPr>
      <w:r>
        <w:rPr>
          <w:lang w:val="es-ES"/>
        </w:rPr>
        <w:t>Métodos</w:t>
      </w:r>
    </w:p>
    <w:p w14:paraId="52A7A8BB" w14:textId="77777777" w:rsidR="007746F8" w:rsidRDefault="007746F8" w:rsidP="007746F8">
      <w:pPr>
        <w:pStyle w:val="Prrafodelista"/>
        <w:rPr>
          <w:lang w:val="es-ES"/>
        </w:rPr>
      </w:pPr>
    </w:p>
    <w:p w14:paraId="0500E920" w14:textId="77777777" w:rsidR="007746F8" w:rsidRDefault="007746F8" w:rsidP="007746F8">
      <w:pPr>
        <w:pStyle w:val="Prrafodelista"/>
        <w:numPr>
          <w:ilvl w:val="0"/>
          <w:numId w:val="1"/>
        </w:numPr>
        <w:rPr>
          <w:lang w:val="es-ES"/>
        </w:rPr>
      </w:pPr>
      <w:r>
        <w:rPr>
          <w:lang w:val="es-ES"/>
        </w:rPr>
        <w:t>Cronograma</w:t>
      </w:r>
    </w:p>
    <w:p w14:paraId="0EFC2647" w14:textId="77777777" w:rsidR="007746F8" w:rsidRDefault="007746F8" w:rsidP="007746F8">
      <w:pPr>
        <w:pStyle w:val="Prrafodelista"/>
        <w:rPr>
          <w:lang w:val="es-ES"/>
        </w:rPr>
      </w:pPr>
    </w:p>
    <w:p w14:paraId="7A55275D" w14:textId="77777777" w:rsidR="007746F8" w:rsidRDefault="007746F8" w:rsidP="007746F8">
      <w:pPr>
        <w:pStyle w:val="Prrafodelista"/>
        <w:numPr>
          <w:ilvl w:val="0"/>
          <w:numId w:val="1"/>
        </w:numPr>
        <w:rPr>
          <w:lang w:val="es-ES"/>
        </w:rPr>
      </w:pPr>
      <w:r>
        <w:rPr>
          <w:lang w:val="es-ES"/>
        </w:rPr>
        <w:t>Presupuesto</w:t>
      </w:r>
    </w:p>
    <w:p w14:paraId="2FD4161E" w14:textId="77777777" w:rsidR="007746F8" w:rsidRDefault="007746F8" w:rsidP="007746F8">
      <w:pPr>
        <w:pStyle w:val="Prrafodelista"/>
        <w:rPr>
          <w:lang w:val="es-ES"/>
        </w:rPr>
      </w:pPr>
    </w:p>
    <w:p w14:paraId="76615623" w14:textId="77777777" w:rsidR="007746F8" w:rsidRDefault="007746F8" w:rsidP="007746F8">
      <w:pPr>
        <w:pStyle w:val="Prrafodelista"/>
        <w:numPr>
          <w:ilvl w:val="0"/>
          <w:numId w:val="1"/>
        </w:numPr>
        <w:rPr>
          <w:lang w:val="es-ES"/>
        </w:rPr>
      </w:pPr>
      <w:r>
        <w:rPr>
          <w:lang w:val="es-ES"/>
        </w:rPr>
        <w:t xml:space="preserve">Consideraciones </w:t>
      </w:r>
      <w:r w:rsidR="00EB190A">
        <w:rPr>
          <w:lang w:val="es-ES"/>
        </w:rPr>
        <w:t>Éticas</w:t>
      </w:r>
    </w:p>
    <w:p w14:paraId="0F32635F" w14:textId="77777777" w:rsidR="007746F8" w:rsidRDefault="007746F8" w:rsidP="007746F8">
      <w:pPr>
        <w:pStyle w:val="Prrafodelista"/>
        <w:rPr>
          <w:lang w:val="es-ES"/>
        </w:rPr>
      </w:pPr>
    </w:p>
    <w:p w14:paraId="1B1AE14C" w14:textId="77777777" w:rsidR="007746F8" w:rsidRPr="007746F8" w:rsidRDefault="007746F8" w:rsidP="007746F8">
      <w:pPr>
        <w:pStyle w:val="Prrafodelista"/>
        <w:numPr>
          <w:ilvl w:val="0"/>
          <w:numId w:val="1"/>
        </w:numPr>
        <w:rPr>
          <w:lang w:val="es-ES"/>
        </w:rPr>
      </w:pPr>
      <w:r>
        <w:rPr>
          <w:lang w:val="es-ES"/>
        </w:rPr>
        <w:t>Referencias</w:t>
      </w:r>
    </w:p>
    <w:p w14:paraId="7141D368" w14:textId="77777777" w:rsidR="007746F8" w:rsidRDefault="007746F8">
      <w:pPr>
        <w:rPr>
          <w:lang w:val="es-ES"/>
        </w:rPr>
      </w:pPr>
    </w:p>
    <w:p w14:paraId="368CF0C4" w14:textId="2E26EE84" w:rsidR="00862BAD" w:rsidRPr="00862BAD" w:rsidRDefault="00862BAD" w:rsidP="00862BAD">
      <w:pPr>
        <w:widowControl w:val="0"/>
        <w:autoSpaceDE w:val="0"/>
        <w:autoSpaceDN w:val="0"/>
        <w:adjustRightInd w:val="0"/>
        <w:ind w:left="640" w:hanging="640"/>
        <w:rPr>
          <w:rFonts w:ascii="Calibri" w:hAnsi="Calibri"/>
          <w:noProof/>
        </w:rPr>
      </w:pPr>
      <w:r>
        <w:rPr>
          <w:lang w:val="es-ES"/>
        </w:rPr>
        <w:fldChar w:fldCharType="begin" w:fldLock="1"/>
      </w:r>
      <w:r>
        <w:rPr>
          <w:lang w:val="es-ES"/>
        </w:rPr>
        <w:instrText xml:space="preserve">ADDIN Mendeley Bibliography CSL_BIBLIOGRAPHY </w:instrText>
      </w:r>
      <w:r>
        <w:rPr>
          <w:lang w:val="es-ES"/>
        </w:rPr>
        <w:fldChar w:fldCharType="separate"/>
      </w:r>
      <w:r w:rsidRPr="00862BAD">
        <w:rPr>
          <w:rFonts w:ascii="Calibri" w:eastAsia="Times New Roman" w:hAnsi="Calibri" w:cs="Times New Roman"/>
          <w:noProof/>
        </w:rPr>
        <w:t xml:space="preserve">1. </w:t>
      </w:r>
      <w:r w:rsidRPr="00862BAD">
        <w:rPr>
          <w:rFonts w:ascii="Calibri" w:eastAsia="Times New Roman" w:hAnsi="Calibri" w:cs="Times New Roman"/>
          <w:noProof/>
        </w:rPr>
        <w:tab/>
        <w:t>Blood donation - Mayo Clinic [Internet]. [cited 2017 Jan 15]. Available from: http://www.mayoclinic.org/tests-procedures/blood-donation/basics/definition/prc-20020069</w:t>
      </w:r>
    </w:p>
    <w:p w14:paraId="0DC5E3F8" w14:textId="0EE93436" w:rsidR="00862BAD" w:rsidRPr="00202F6A" w:rsidRDefault="00862BAD">
      <w:pPr>
        <w:rPr>
          <w:lang w:val="es-ES"/>
        </w:rPr>
      </w:pPr>
      <w:r>
        <w:rPr>
          <w:lang w:val="es-ES"/>
        </w:rPr>
        <w:fldChar w:fldCharType="end"/>
      </w:r>
    </w:p>
    <w:sectPr w:rsidR="00862BAD" w:rsidRPr="00202F6A" w:rsidSect="006D0818">
      <w:pgSz w:w="11900" w:h="16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42BC660C"/>
    <w:multiLevelType w:val="hybridMultilevel"/>
    <w:tmpl w:val="446E8286"/>
    <w:lvl w:ilvl="0" w:tplc="0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678B05C2"/>
    <w:multiLevelType w:val="multilevel"/>
    <w:tmpl w:val="040A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8"/>
  <w:proofState w:spelling="clean" w:grammar="clean"/>
  <w:defaultTabStop w:val="708"/>
  <w:hyphenationZone w:val="425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02F6A"/>
    <w:rsid w:val="000C30D2"/>
    <w:rsid w:val="000E42FA"/>
    <w:rsid w:val="00102A56"/>
    <w:rsid w:val="00202F6A"/>
    <w:rsid w:val="003152D9"/>
    <w:rsid w:val="004C25AD"/>
    <w:rsid w:val="0061151A"/>
    <w:rsid w:val="006D0818"/>
    <w:rsid w:val="00751822"/>
    <w:rsid w:val="00755491"/>
    <w:rsid w:val="007746F8"/>
    <w:rsid w:val="007B2435"/>
    <w:rsid w:val="007E4C03"/>
    <w:rsid w:val="00800D24"/>
    <w:rsid w:val="00862BAD"/>
    <w:rsid w:val="00990BDB"/>
    <w:rsid w:val="00A42CA8"/>
    <w:rsid w:val="00A5076D"/>
    <w:rsid w:val="00A61574"/>
    <w:rsid w:val="00BD40F2"/>
    <w:rsid w:val="00C45F2D"/>
    <w:rsid w:val="00D04AC5"/>
    <w:rsid w:val="00D109C6"/>
    <w:rsid w:val="00DA2F9A"/>
    <w:rsid w:val="00DC4FE7"/>
    <w:rsid w:val="00E15826"/>
    <w:rsid w:val="00EB190A"/>
    <w:rsid w:val="00F464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_tradnl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0937DA4F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s-ES_tradnl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7746F8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020350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1</TotalTime>
  <Pages>2</Pages>
  <Words>370</Words>
  <Characters>2039</Characters>
  <Application>Microsoft Macintosh Word</Application>
  <DocSecurity>0</DocSecurity>
  <Lines>16</Lines>
  <Paragraphs>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240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gina Casanova</dc:creator>
  <cp:keywords/>
  <dc:description/>
  <cp:lastModifiedBy>Regina Casanova</cp:lastModifiedBy>
  <cp:revision>8</cp:revision>
  <dcterms:created xsi:type="dcterms:W3CDTF">2017-01-12T15:51:00Z</dcterms:created>
  <dcterms:modified xsi:type="dcterms:W3CDTF">2017-01-19T21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71551644-9596-3583-be68-d7f60c2c0b75</vt:lpwstr>
  </property>
  <property fmtid="{D5CDD505-2E9C-101B-9397-08002B2CF9AE}" pid="4" name="Mendeley Citation Style_1">
    <vt:lpwstr>http://www.zotero.org/styles/vancouver</vt:lpwstr>
  </property>
</Properties>
</file>